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0F5BF2" w14:textId="11B22B6B" w:rsidR="007B19F3" w:rsidRDefault="0084744D" w:rsidP="0084744D">
      <w:pPr>
        <w:spacing w:line="360" w:lineRule="auto"/>
        <w:jc w:val="center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 w:rsidRPr="009075B4">
        <w:rPr>
          <w:rFonts w:ascii="Times New Roman" w:hAnsi="Times New Roman" w:cs="Times New Roman"/>
          <w:b/>
          <w:bCs/>
          <w:sz w:val="28"/>
          <w:szCs w:val="28"/>
          <w:lang w:val="en-US"/>
        </w:rPr>
        <w:t xml:space="preserve">DAFTAR </w:t>
      </w:r>
      <w:r w:rsidR="00E61D6E">
        <w:rPr>
          <w:rFonts w:ascii="Times New Roman" w:hAnsi="Times New Roman" w:cs="Times New Roman"/>
          <w:b/>
          <w:bCs/>
          <w:sz w:val="28"/>
          <w:szCs w:val="28"/>
          <w:lang w:val="en-US"/>
        </w:rPr>
        <w:t>REFERENSI</w:t>
      </w:r>
    </w:p>
    <w:p w14:paraId="0A768B55" w14:textId="77777777" w:rsidR="0084744D" w:rsidRPr="00BE188B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Pr="00BE188B">
        <w:rPr>
          <w:rFonts w:ascii="Times New Roman" w:hAnsi="Times New Roman" w:cs="Times New Roman"/>
          <w:noProof/>
          <w:lang w:val="en-US"/>
        </w:rPr>
        <w:t>Expert System. (2017). What is Machine Learning? A definition - Expert System. Retrieved July 25, 2019, from https://www.expertsy</w:t>
      </w:r>
      <w:bookmarkStart w:id="0" w:name="_GoBack"/>
      <w:bookmarkEnd w:id="0"/>
      <w:r w:rsidRPr="00BE188B">
        <w:rPr>
          <w:rFonts w:ascii="Times New Roman" w:hAnsi="Times New Roman" w:cs="Times New Roman"/>
          <w:noProof/>
          <w:lang w:val="en-US"/>
        </w:rPr>
        <w:t>stem.com/machine-learning-definition/</w:t>
      </w:r>
    </w:p>
    <w:p w14:paraId="00CBE41F" w14:textId="77777777" w:rsidR="0084744D" w:rsidRPr="00BE188B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Hermawati, F. A. (2013). Pengolahan Citra Digital, (January 2013), 198. Retrieved from http://andipublisher.com/produk-0618006697-pengolahan-citra-digital.html</w:t>
      </w:r>
    </w:p>
    <w:p w14:paraId="28FB1B22" w14:textId="77777777" w:rsidR="0084744D" w:rsidRPr="00BE188B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Ioffe, S., &amp; Szegedy, C. (2015). Batch Normalization: Accelerating Deep Network Training by Reducing Internal Covariate Shift. Retrieved from http://arxiv.org/abs/1502.03167</w:t>
      </w:r>
    </w:p>
    <w:p w14:paraId="444C9EBA" w14:textId="77777777" w:rsidR="0084744D" w:rsidRPr="00BE188B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Jake Frankenfield. (2018). Artificial Neural Networks (ANN) Defined. Retrieved July 26, 2019, from https://www.investopedia.com/terms/a/artificial-neural-networks-ann.asp</w:t>
      </w:r>
    </w:p>
    <w:p w14:paraId="4A720D77" w14:textId="77777777" w:rsidR="0084744D" w:rsidRPr="00BE188B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Sebastian Raschka. (2015). Single-Layer Neural Networks and Gradient Descent. Retrieved July 27, 2019, from https://sebastianraschka.com/Articles/2015_singlelayer_neurons.html</w:t>
      </w:r>
    </w:p>
    <w:p w14:paraId="147B5FC1" w14:textId="77777777" w:rsidR="0084744D" w:rsidRPr="00BE188B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 xml:space="preserve">Skansi, S. (2018). </w:t>
      </w:r>
      <w:r w:rsidRPr="00BE188B">
        <w:rPr>
          <w:rFonts w:ascii="Times New Roman" w:hAnsi="Times New Roman" w:cs="Times New Roman"/>
          <w:i/>
          <w:iCs/>
          <w:noProof/>
          <w:lang w:val="en-US"/>
        </w:rPr>
        <w:t>Introduction to deep learning: Part 1</w:t>
      </w:r>
      <w:r w:rsidRPr="00BE188B">
        <w:rPr>
          <w:rFonts w:ascii="Times New Roman" w:hAnsi="Times New Roman" w:cs="Times New Roman"/>
          <w:noProof/>
          <w:lang w:val="en-US"/>
        </w:rPr>
        <w:t xml:space="preserve">. </w:t>
      </w:r>
      <w:r w:rsidRPr="00BE188B">
        <w:rPr>
          <w:rFonts w:ascii="Times New Roman" w:hAnsi="Times New Roman" w:cs="Times New Roman"/>
          <w:i/>
          <w:iCs/>
          <w:noProof/>
          <w:lang w:val="en-US"/>
        </w:rPr>
        <w:t>Chemical Engineering Progress</w:t>
      </w:r>
      <w:r w:rsidRPr="00BE188B">
        <w:rPr>
          <w:rFonts w:ascii="Times New Roman" w:hAnsi="Times New Roman" w:cs="Times New Roman"/>
          <w:noProof/>
          <w:lang w:val="en-US"/>
        </w:rPr>
        <w:t xml:space="preserve"> (Vol. 114). https://doi.org/10.1007/978-3-319-73004-2</w:t>
      </w:r>
    </w:p>
    <w:p w14:paraId="5C153A91" w14:textId="77777777" w:rsidR="0084744D" w:rsidRPr="00BE188B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 xml:space="preserve">Soares, F., &amp; Souza, A. M. F. (2016). </w:t>
      </w:r>
      <w:r w:rsidRPr="00BE188B">
        <w:rPr>
          <w:rFonts w:ascii="Times New Roman" w:hAnsi="Times New Roman" w:cs="Times New Roman"/>
          <w:i/>
          <w:iCs/>
          <w:noProof/>
          <w:lang w:val="en-US"/>
        </w:rPr>
        <w:t>Neural network programming with Java : unleash the power of neural networks by implementing professional Java code</w:t>
      </w:r>
      <w:r w:rsidRPr="00BE188B">
        <w:rPr>
          <w:rFonts w:ascii="Times New Roman" w:hAnsi="Times New Roman" w:cs="Times New Roman"/>
          <w:noProof/>
          <w:lang w:val="en-US"/>
        </w:rPr>
        <w:t>.</w:t>
      </w:r>
    </w:p>
    <w:p w14:paraId="3574A325" w14:textId="77777777" w:rsidR="0084744D" w:rsidRPr="00BE188B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BE188B">
        <w:rPr>
          <w:rFonts w:ascii="Times New Roman" w:hAnsi="Times New Roman" w:cs="Times New Roman"/>
          <w:noProof/>
          <w:lang w:val="en-US"/>
        </w:rPr>
        <w:t>Udacity Course. (2018). Secure and Private AI Scholarship Challenge - Udacity. Retrieved July 27, 2019, from https://classroom.udacity.com/nanodegrees/nd185/parts/3fe1bb10-68d7-4d84-9c99-9539dedffad5/modules/28d685f0-0cb1-4f94-a8ea-2e16614ab421/lessons/d9869c40-de54-4395-9d5f-fa13c8254277/concepts/70526adf-40d3-4446-ac32-d3f798739745</w:t>
      </w:r>
    </w:p>
    <w:p w14:paraId="56A38D72" w14:textId="77777777" w:rsidR="0084744D" w:rsidRPr="00BE188B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BE188B">
        <w:rPr>
          <w:rFonts w:ascii="Times New Roman" w:hAnsi="Times New Roman" w:cs="Times New Roman"/>
          <w:noProof/>
          <w:lang w:val="en-US"/>
        </w:rPr>
        <w:t xml:space="preserve">Wani, M. A., Bhat, F. A., Afzal, S., &amp; Khan, A. I. (2018). </w:t>
      </w:r>
      <w:r w:rsidRPr="00BE188B">
        <w:rPr>
          <w:rFonts w:ascii="Times New Roman" w:hAnsi="Times New Roman" w:cs="Times New Roman"/>
          <w:i/>
          <w:iCs/>
          <w:noProof/>
          <w:lang w:val="en-US"/>
        </w:rPr>
        <w:t>Advances in Deep Learning on Graphs</w:t>
      </w:r>
      <w:r w:rsidRPr="00BE188B">
        <w:rPr>
          <w:rFonts w:ascii="Times New Roman" w:hAnsi="Times New Roman" w:cs="Times New Roman"/>
          <w:noProof/>
          <w:lang w:val="en-US"/>
        </w:rPr>
        <w:t>.</w:t>
      </w:r>
    </w:p>
    <w:p w14:paraId="6A50BCE8" w14:textId="77777777" w:rsidR="00A25264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  <w:sectPr w:rsidR="00A25264" w:rsidSect="00A25264">
          <w:headerReference w:type="even" r:id="rId6"/>
          <w:headerReference w:type="default" r:id="rId7"/>
          <w:footerReference w:type="even" r:id="rId8"/>
          <w:footerReference w:type="default" r:id="rId9"/>
          <w:pgSz w:w="11900" w:h="16840"/>
          <w:pgMar w:top="2268" w:right="1701" w:bottom="1701" w:left="2268" w:header="708" w:footer="708" w:gutter="0"/>
          <w:pgNumType w:start="68"/>
          <w:cols w:space="708"/>
          <w:docGrid w:linePitch="360"/>
        </w:sectPr>
      </w:pP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 xml:space="preserve">ADDIN Mendeley Bibliography CSL_BIBLIOGRAPHY </w:instrText>
      </w:r>
      <w:r>
        <w:rPr>
          <w:rFonts w:ascii="Times New Roman" w:hAnsi="Times New Roman" w:cs="Times New Roman"/>
        </w:rPr>
        <w:fldChar w:fldCharType="separate"/>
      </w:r>
      <w:r w:rsidRPr="00C12915">
        <w:rPr>
          <w:rFonts w:ascii="Times New Roman" w:hAnsi="Times New Roman" w:cs="Times New Roman"/>
          <w:noProof/>
          <w:lang w:val="en-US"/>
        </w:rPr>
        <w:t>Andrej Karpathy. (2017). CS231n Convolutional Neural Networks for Visual Recognition. Retrieved July 12, 2019, from https://cs231n.github.io/neural-</w:t>
      </w:r>
    </w:p>
    <w:p w14:paraId="27518C55" w14:textId="1F5DBE0D" w:rsidR="0084744D" w:rsidRPr="00C12915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lastRenderedPageBreak/>
        <w:t>networks-2/#datapre</w:t>
      </w:r>
    </w:p>
    <w:p w14:paraId="7E816EF8" w14:textId="77777777" w:rsidR="0084744D" w:rsidRPr="00C12915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He, K., Zhang, X., Ren, S., &amp; Sun, J. (2015). Deep Residual Learning for Image Recognition.</w:t>
      </w:r>
    </w:p>
    <w:p w14:paraId="468B14FB" w14:textId="77777777" w:rsidR="0084744D" w:rsidRPr="00C12915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Hermans, A., Beyer, L., &amp; Leibe, B. (2017). In Defense of the Triplet Loss for Person Re-Identification. Retrieved from http://arxiv.org/abs/1703.07737</w:t>
      </w:r>
    </w:p>
    <w:p w14:paraId="60B0C8CF" w14:textId="77777777" w:rsidR="0084744D" w:rsidRPr="00C12915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 xml:space="preserve">Huang, G. B., Ramesh, M., Berg, T., &amp; Learned-Miller, E. (2008). Labeled Faces in the Wild: A Database for Studying Face Recognition in Unconstrained Environments.pdf. 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Workshop on Faces in’Real-Life’Images: Detection, Alignment, and Recognition</w:t>
      </w:r>
      <w:r w:rsidRPr="00C12915">
        <w:rPr>
          <w:rFonts w:ascii="Times New Roman" w:hAnsi="Times New Roman" w:cs="Times New Roman"/>
          <w:noProof/>
          <w:lang w:val="en-US"/>
        </w:rPr>
        <w:t>, 1–11.</w:t>
      </w:r>
    </w:p>
    <w:p w14:paraId="79148F0D" w14:textId="77777777" w:rsidR="0084744D" w:rsidRPr="00C12915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Narkhede, S. (2018a). Understanding AUC - ROC Curve – Towards Data Science. Retrieved June 28, 2019, from https://towardsdatascience.com/understanding-auc-roc-curve-68b2303cc9c5</w:t>
      </w:r>
    </w:p>
    <w:p w14:paraId="24C0EE78" w14:textId="77777777" w:rsidR="0084744D" w:rsidRPr="00C12915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Narkhede, S. (2018b). Understanding Confusion Matrix – Towards Data Science. Retrieved June 28, 2019, from https://towardsdatascience.com/understanding-confusion-matrix-a9ad42dcfd62</w:t>
      </w:r>
    </w:p>
    <w:p w14:paraId="1889381B" w14:textId="77777777" w:rsidR="0084744D" w:rsidRPr="00C12915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Pytorch. (n.d.). torchvision.models — PyTorch master documentation. Retrieved July 19, 2019, from https://pytorch.org/docs/stable/torchvision/models.html?highlight=resnet</w:t>
      </w:r>
    </w:p>
    <w:p w14:paraId="633A145C" w14:textId="77777777" w:rsidR="0084744D" w:rsidRPr="00C12915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Qiong Cao, Shen, L., Weidi Xie, Parkhi, O. M., &amp; Zisserman, A. (2018). VGGFace2: A dataset for recognising faces across pose and age, 826.</w:t>
      </w:r>
    </w:p>
    <w:p w14:paraId="462C023C" w14:textId="77777777" w:rsidR="0084744D" w:rsidRPr="00C12915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Ranjan, R., Castillo, C. D., &amp; Chellappa, R. (2017). L 2 -constrained Softmax Loss for Discriminative Face Verification.</w:t>
      </w:r>
    </w:p>
    <w:p w14:paraId="215E9875" w14:textId="77777777" w:rsidR="0084744D" w:rsidRPr="00C12915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 xml:space="preserve">Schroff, F., Kalenichenko, D., &amp; Philbin, J. (2015). FaceNet: A unified embedding for face recognition and clustering. 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Proceedings of the IEEE Computer Society Conference on Computer Vision and Pattern Recognition</w:t>
      </w:r>
      <w:r w:rsidRPr="00C12915">
        <w:rPr>
          <w:rFonts w:ascii="Times New Roman" w:hAnsi="Times New Roman" w:cs="Times New Roman"/>
          <w:noProof/>
          <w:lang w:val="en-US"/>
        </w:rPr>
        <w:t xml:space="preserve">, 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07</w:t>
      </w:r>
      <w:r w:rsidRPr="00C12915">
        <w:rPr>
          <w:rFonts w:ascii="Times New Roman" w:hAnsi="Times New Roman" w:cs="Times New Roman"/>
          <w:noProof/>
          <w:lang w:val="en-US"/>
        </w:rPr>
        <w:t>-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12</w:t>
      </w:r>
      <w:r w:rsidRPr="00C12915">
        <w:rPr>
          <w:rFonts w:ascii="Times New Roman" w:hAnsi="Times New Roman" w:cs="Times New Roman"/>
          <w:noProof/>
          <w:lang w:val="en-US"/>
        </w:rPr>
        <w:t>-</w:t>
      </w:r>
      <w:r w:rsidRPr="00C12915">
        <w:rPr>
          <w:rFonts w:ascii="Times New Roman" w:hAnsi="Times New Roman" w:cs="Times New Roman"/>
          <w:i/>
          <w:iCs/>
          <w:noProof/>
          <w:lang w:val="en-US"/>
        </w:rPr>
        <w:t>June</w:t>
      </w:r>
      <w:r w:rsidRPr="00C12915">
        <w:rPr>
          <w:rFonts w:ascii="Times New Roman" w:hAnsi="Times New Roman" w:cs="Times New Roman"/>
          <w:noProof/>
          <w:lang w:val="en-US"/>
        </w:rPr>
        <w:t>, 815–823. https://doi.org/10.1109/CVPR.2015.7298682</w:t>
      </w:r>
    </w:p>
    <w:p w14:paraId="450B801E" w14:textId="77777777" w:rsidR="0084744D" w:rsidRPr="00C12915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lang w:val="en-US"/>
        </w:rPr>
      </w:pPr>
      <w:r w:rsidRPr="00C12915">
        <w:rPr>
          <w:rFonts w:ascii="Times New Roman" w:hAnsi="Times New Roman" w:cs="Times New Roman"/>
          <w:noProof/>
          <w:lang w:val="en-US"/>
        </w:rPr>
        <w:t>Schroff, F., &amp; Philbin, J. (n.d.). FaceNet : A Unified Embedding for Face Recognition and Clustering.</w:t>
      </w:r>
    </w:p>
    <w:p w14:paraId="653EE0E7" w14:textId="77777777" w:rsidR="0084744D" w:rsidRPr="00C12915" w:rsidRDefault="0084744D" w:rsidP="0084744D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</w:rPr>
      </w:pPr>
      <w:r w:rsidRPr="00C12915">
        <w:rPr>
          <w:rFonts w:ascii="Times New Roman" w:hAnsi="Times New Roman" w:cs="Times New Roman"/>
          <w:noProof/>
          <w:lang w:val="en-US"/>
        </w:rPr>
        <w:t xml:space="preserve">Zhang, K., Zhang, Z., Li, Z., Member, S., Qiao, Y., &amp; Member, S. (2016). Joint Face Detection and Alignment using Multi-ta, (1), 1–5. </w:t>
      </w:r>
      <w:r w:rsidRPr="00C12915">
        <w:rPr>
          <w:rFonts w:ascii="Times New Roman" w:hAnsi="Times New Roman" w:cs="Times New Roman"/>
          <w:noProof/>
          <w:lang w:val="en-US"/>
        </w:rPr>
        <w:lastRenderedPageBreak/>
        <w:t>https://doi.org/10.1109/LSP.2016.2603342</w:t>
      </w:r>
    </w:p>
    <w:p w14:paraId="0CA4EE5D" w14:textId="3846EE3C" w:rsidR="009075B4" w:rsidRPr="009075B4" w:rsidRDefault="0084744D" w:rsidP="0084744D">
      <w:pPr>
        <w:jc w:val="both"/>
        <w:rPr>
          <w:rFonts w:ascii="Times New Roman" w:hAnsi="Times New Roman" w:cs="Times New Roman"/>
          <w:b/>
          <w:bCs/>
          <w:sz w:val="28"/>
          <w:szCs w:val="28"/>
          <w:lang w:val="en-US"/>
        </w:rPr>
      </w:pPr>
      <w:r>
        <w:rPr>
          <w:rFonts w:ascii="Times New Roman" w:hAnsi="Times New Roman" w:cs="Times New Roman"/>
        </w:rPr>
        <w:fldChar w:fldCharType="end"/>
      </w:r>
    </w:p>
    <w:sectPr w:rsidR="009075B4" w:rsidRPr="009075B4" w:rsidSect="009075B4">
      <w:headerReference w:type="default" r:id="rId10"/>
      <w:footerReference w:type="default" r:id="rId11"/>
      <w:pgSz w:w="11900" w:h="16840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60E56D1" w14:textId="77777777" w:rsidR="00AF30C1" w:rsidRDefault="00AF30C1" w:rsidP="00A25264">
      <w:r>
        <w:separator/>
      </w:r>
    </w:p>
  </w:endnote>
  <w:endnote w:type="continuationSeparator" w:id="0">
    <w:p w14:paraId="1338BC5C" w14:textId="77777777" w:rsidR="00AF30C1" w:rsidRDefault="00AF30C1" w:rsidP="00A2526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274591655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CC56E4A" w14:textId="79F0CD2E" w:rsidR="00A25264" w:rsidRDefault="00A25264" w:rsidP="00B632B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4AA3B72" w14:textId="77777777" w:rsidR="00A25264" w:rsidRDefault="00A2526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-870759801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F4505CD" w14:textId="1A21F1C1" w:rsidR="00A25264" w:rsidRDefault="00A25264" w:rsidP="00B632B0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71BBFFE3" w14:textId="77777777" w:rsidR="00A25264" w:rsidRDefault="00A25264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057CECD" w14:textId="77777777" w:rsidR="00A25264" w:rsidRDefault="00A2526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6D0B6A8" w14:textId="77777777" w:rsidR="00AF30C1" w:rsidRDefault="00AF30C1" w:rsidP="00A25264">
      <w:r>
        <w:separator/>
      </w:r>
    </w:p>
  </w:footnote>
  <w:footnote w:type="continuationSeparator" w:id="0">
    <w:p w14:paraId="534B1CC8" w14:textId="77777777" w:rsidR="00AF30C1" w:rsidRDefault="00AF30C1" w:rsidP="00A2526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298180618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0CFEAE2E" w14:textId="6490EBBB" w:rsidR="00A25264" w:rsidRDefault="00A25264" w:rsidP="00B632B0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58F6812" w14:textId="77777777" w:rsidR="00A25264" w:rsidRDefault="00A25264" w:rsidP="00A25264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312489C" w14:textId="77777777" w:rsidR="00A25264" w:rsidRDefault="00A25264" w:rsidP="00A25264">
    <w:pPr>
      <w:pStyle w:val="Header"/>
      <w:ind w:right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280000142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49AC7B52" w14:textId="77777777" w:rsidR="00A25264" w:rsidRDefault="00A25264" w:rsidP="00B632B0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69</w:t>
        </w:r>
        <w:r>
          <w:rPr>
            <w:rStyle w:val="PageNumber"/>
          </w:rPr>
          <w:fldChar w:fldCharType="end"/>
        </w:r>
      </w:p>
    </w:sdtContent>
  </w:sdt>
  <w:p w14:paraId="7903CA75" w14:textId="77777777" w:rsidR="00A25264" w:rsidRDefault="00A25264" w:rsidP="00A25264">
    <w:pPr>
      <w:pStyle w:val="Header"/>
      <w:ind w:right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40F4"/>
    <w:rsid w:val="006840F4"/>
    <w:rsid w:val="00736B10"/>
    <w:rsid w:val="007B19F3"/>
    <w:rsid w:val="0084744D"/>
    <w:rsid w:val="009075B4"/>
    <w:rsid w:val="00A25264"/>
    <w:rsid w:val="00AF30C1"/>
    <w:rsid w:val="00E61D6E"/>
    <w:rsid w:val="00EC5D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3E75E655"/>
  <w15:chartTrackingRefBased/>
  <w15:docId w15:val="{DEAFBC73-787F-244F-90CD-D53AB80F16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2526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25264"/>
    <w:rPr>
      <w:lang w:val="id-ID"/>
    </w:rPr>
  </w:style>
  <w:style w:type="paragraph" w:styleId="Footer">
    <w:name w:val="footer"/>
    <w:basedOn w:val="Normal"/>
    <w:link w:val="FooterChar"/>
    <w:uiPriority w:val="99"/>
    <w:unhideWhenUsed/>
    <w:rsid w:val="00A2526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25264"/>
    <w:rPr>
      <w:lang w:val="id-ID"/>
    </w:rPr>
  </w:style>
  <w:style w:type="character" w:styleId="PageNumber">
    <w:name w:val="page number"/>
    <w:basedOn w:val="DefaultParagraphFont"/>
    <w:uiPriority w:val="99"/>
    <w:semiHidden/>
    <w:unhideWhenUsed/>
    <w:rsid w:val="00A2526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11" Type="http://schemas.openxmlformats.org/officeDocument/2006/relationships/footer" Target="footer3.xml"/><Relationship Id="rId5" Type="http://schemas.openxmlformats.org/officeDocument/2006/relationships/endnotes" Target="endnotes.xml"/><Relationship Id="rId10" Type="http://schemas.openxmlformats.org/officeDocument/2006/relationships/header" Target="header3.xml"/><Relationship Id="rId4" Type="http://schemas.openxmlformats.org/officeDocument/2006/relationships/footnotes" Target="footnote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3</Pages>
  <Words>588</Words>
  <Characters>3113</Characters>
  <Application>Microsoft Office Word</Application>
  <DocSecurity>0</DocSecurity>
  <Lines>194</Lines>
  <Paragraphs>205</Paragraphs>
  <ScaleCrop>false</ScaleCrop>
  <Company/>
  <LinksUpToDate>false</LinksUpToDate>
  <CharactersWithSpaces>34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hairul Imam</dc:creator>
  <cp:keywords/>
  <dc:description/>
  <cp:lastModifiedBy>Khairul Imam</cp:lastModifiedBy>
  <cp:revision>5</cp:revision>
  <dcterms:created xsi:type="dcterms:W3CDTF">2019-07-27T12:51:00Z</dcterms:created>
  <dcterms:modified xsi:type="dcterms:W3CDTF">2019-07-27T13:02:00Z</dcterms:modified>
</cp:coreProperties>
</file>